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3AA63409"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0CA406C"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Pr>
          <w:noProof/>
        </w:rPr>
        <w:t>17</w:t>
      </w:r>
      <w:r>
        <w:fldChar w:fldCharType="end"/>
      </w:r>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424C8355"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0C6D2024" w:rsidR="007258A1" w:rsidRDefault="00AA35A0" w:rsidP="00277DEC">
      <w:r>
        <w:rPr>
          <w:lang w:val="en-US"/>
        </w:rPr>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p>
    <w:p w14:paraId="5176B2B5" w14:textId="0DA5112E" w:rsidR="009E4CB2" w:rsidRPr="00AA35A0"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57E252FA" w14:textId="310B14AF"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p>
    <w:p w14:paraId="33FE1FBA" w14:textId="241A20D7" w:rsidR="00D90707" w:rsidRPr="00D90707" w:rsidRDefault="004E04AF" w:rsidP="004E04AF">
      <w:pPr>
        <w:pStyle w:val="Ttulo3"/>
      </w:pPr>
      <w:bookmarkStart w:id="110" w:name="_Toc53953320"/>
      <w:r>
        <w:t>Testes com KNN</w:t>
      </w:r>
      <w:bookmarkEnd w:id="110"/>
    </w:p>
    <w:p w14:paraId="6A8CB0C9" w14:textId="409445A5"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r w:rsidRPr="00B87DCC">
        <w:rPr>
          <w:lang w:val="en-US"/>
        </w:rPr>
        <w:t>model.score(X_test, y_test)</w:t>
      </w:r>
    </w:p>
    <w:p w14:paraId="55CD6BFF" w14:textId="5F542E2B" w:rsidR="00D23405" w:rsidRDefault="00941DE8" w:rsidP="00941DE8">
      <w:pPr>
        <w:pStyle w:val="Ttulo2"/>
        <w:rPr>
          <w:i/>
        </w:rPr>
      </w:pPr>
      <w:bookmarkStart w:id="111" w:name="_Toc53953321"/>
      <w:r>
        <w:t xml:space="preserve">Modelagem </w:t>
      </w:r>
      <w:r w:rsidR="00CC1095">
        <w:t xml:space="preserve">do </w:t>
      </w:r>
      <w:r>
        <w:t>sistema</w:t>
      </w:r>
      <w:r w:rsidR="00726572">
        <w:t xml:space="preserve"> </w:t>
      </w:r>
      <w:r w:rsidR="00AE024C">
        <w:rPr>
          <w:i/>
        </w:rPr>
        <w:t>LORS</w:t>
      </w:r>
      <w:bookmarkEnd w:id="111"/>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bookmarkStart w:id="112" w:name="_Toc53953349"/>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bookmarkEnd w:id="112"/>
    </w:p>
    <w:p w14:paraId="690211CB" w14:textId="5CAF837B" w:rsidR="002638C0" w:rsidRDefault="00542BF8" w:rsidP="00CA31F6">
      <w:pPr>
        <w:pStyle w:val="Ttulo3"/>
      </w:pPr>
      <w:bookmarkStart w:id="113" w:name="_Toc53953322"/>
      <w:r>
        <w:t>C</w:t>
      </w:r>
      <w:r w:rsidR="002638C0">
        <w:t>omo o trabalho vai relacionar as músicas que o usuário gosta aos contextos?</w:t>
      </w:r>
      <w:bookmarkEnd w:id="113"/>
    </w:p>
    <w:p w14:paraId="148A0EA6" w14:textId="362D65AB" w:rsidR="004E0FBD" w:rsidRDefault="004E0FBD" w:rsidP="00CA31F6">
      <w:r>
        <w:lastRenderedPageBreak/>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4" w:name="_Toc53953323"/>
      <w:r>
        <w:t>C</w:t>
      </w:r>
      <w:r w:rsidR="002638C0">
        <w:t xml:space="preserve">omo o trabalho vai recomendar novas </w:t>
      </w:r>
      <w:r>
        <w:t>músicas</w:t>
      </w:r>
      <w:r w:rsidR="002638C0">
        <w:t xml:space="preserve"> a partir da relação de contexto x </w:t>
      </w:r>
      <w:r>
        <w:t>música</w:t>
      </w:r>
      <w:r w:rsidR="002638C0">
        <w:t>?</w:t>
      </w:r>
      <w:bookmarkEnd w:id="114"/>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115" w:name="_Toc53953324"/>
      <w:r>
        <w:t>roteiro</w:t>
      </w:r>
      <w:bookmarkEnd w:id="11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6"/>
      <w:r w:rsidR="00F97970">
        <w:t xml:space="preserve"> </w:t>
      </w:r>
      <w:commentRangeEnd w:id="116"/>
      <w:r w:rsidR="00F97970">
        <w:rPr>
          <w:rStyle w:val="Refdecomentrio"/>
        </w:rPr>
        <w:commentReference w:id="11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7" w:name="_Toc53953325"/>
      <w:r w:rsidRPr="006C1E7D">
        <w:lastRenderedPageBreak/>
        <w:t>CONCLUSÃO</w:t>
      </w:r>
      <w:bookmarkEnd w:id="117"/>
    </w:p>
    <w:p w14:paraId="45DBB776" w14:textId="3B3C5307" w:rsidR="008F2AE9" w:rsidRDefault="00DF3A09" w:rsidP="00CA31F6">
      <w:r>
        <w:tab/>
      </w:r>
      <w:commentRangeStart w:id="118"/>
      <w:commentRangeStart w:id="11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8"/>
      <w:r w:rsidR="009518DB">
        <w:rPr>
          <w:rStyle w:val="Refdecomentrio"/>
        </w:rPr>
        <w:commentReference w:id="118"/>
      </w:r>
      <w:commentRangeEnd w:id="119"/>
      <w:r w:rsidR="00462A36">
        <w:rPr>
          <w:rStyle w:val="Refdecomentrio"/>
        </w:rPr>
        <w:commentReference w:id="11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0" w:name="_Toc53953326"/>
      <w:commentRangeStart w:id="121"/>
      <w:commentRangeStart w:id="122"/>
      <w:r w:rsidRPr="00310EA6">
        <w:lastRenderedPageBreak/>
        <w:t>Referências Bibliográficas</w:t>
      </w:r>
      <w:commentRangeEnd w:id="121"/>
      <w:r w:rsidR="009518DB">
        <w:rPr>
          <w:rStyle w:val="Refdecomentrio"/>
          <w:b w:val="0"/>
          <w:caps w:val="0"/>
          <w:snapToGrid/>
          <w:spacing w:val="0"/>
          <w:kern w:val="0"/>
        </w:rPr>
        <w:commentReference w:id="121"/>
      </w:r>
      <w:commentRangeEnd w:id="122"/>
      <w:r w:rsidR="005A74E7">
        <w:rPr>
          <w:rStyle w:val="Refdecomentrio"/>
          <w:b w:val="0"/>
          <w:caps w:val="0"/>
          <w:snapToGrid/>
          <w:spacing w:val="0"/>
          <w:kern w:val="0"/>
        </w:rPr>
        <w:commentReference w:id="122"/>
      </w:r>
      <w:bookmarkEnd w:id="120"/>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6"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8"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19"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1"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2"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ED3E0A" w14:textId="77777777" w:rsidR="00217318" w:rsidRDefault="00217318" w:rsidP="00CA31F6">
      <w:r>
        <w:separator/>
      </w:r>
    </w:p>
    <w:p w14:paraId="1871C6F9" w14:textId="77777777" w:rsidR="00217318" w:rsidRDefault="00217318" w:rsidP="00CA31F6"/>
    <w:p w14:paraId="5FEB00EB" w14:textId="77777777" w:rsidR="00217318" w:rsidRDefault="00217318" w:rsidP="00CA31F6"/>
    <w:p w14:paraId="558F15A1" w14:textId="77777777" w:rsidR="00217318" w:rsidRDefault="00217318" w:rsidP="00CA31F6"/>
    <w:p w14:paraId="6D3DAEA8" w14:textId="77777777" w:rsidR="00217318" w:rsidRDefault="00217318" w:rsidP="00CA31F6"/>
    <w:p w14:paraId="726255D2" w14:textId="77777777" w:rsidR="00217318" w:rsidRDefault="00217318" w:rsidP="00CA31F6"/>
    <w:p w14:paraId="41833D9E" w14:textId="77777777" w:rsidR="00217318" w:rsidRDefault="00217318" w:rsidP="00CA31F6"/>
    <w:p w14:paraId="62DFB8A1" w14:textId="77777777" w:rsidR="00217318" w:rsidRDefault="00217318" w:rsidP="00CA31F6"/>
    <w:p w14:paraId="3BBAD759" w14:textId="77777777" w:rsidR="00217318" w:rsidRDefault="00217318" w:rsidP="00CA31F6"/>
    <w:p w14:paraId="09E44987" w14:textId="77777777" w:rsidR="00217318" w:rsidRDefault="00217318" w:rsidP="00CA31F6"/>
    <w:p w14:paraId="15E56B81" w14:textId="77777777" w:rsidR="00217318" w:rsidRDefault="00217318" w:rsidP="00CA31F6"/>
    <w:p w14:paraId="1D59F4D4" w14:textId="77777777" w:rsidR="00217318" w:rsidRDefault="00217318" w:rsidP="00CA31F6"/>
    <w:p w14:paraId="1F122F00" w14:textId="77777777" w:rsidR="00217318" w:rsidRDefault="00217318" w:rsidP="00CA31F6"/>
    <w:p w14:paraId="17A1DF81" w14:textId="77777777" w:rsidR="00217318" w:rsidRDefault="00217318" w:rsidP="00CA31F6"/>
    <w:p w14:paraId="38081CCC" w14:textId="77777777" w:rsidR="00217318" w:rsidRDefault="00217318" w:rsidP="00CA31F6"/>
    <w:p w14:paraId="2A459C25" w14:textId="77777777" w:rsidR="00217318" w:rsidRDefault="00217318" w:rsidP="00CA31F6"/>
    <w:p w14:paraId="4B840FB5" w14:textId="77777777" w:rsidR="00217318" w:rsidRDefault="00217318" w:rsidP="00CA31F6"/>
    <w:p w14:paraId="245B6B8C" w14:textId="77777777" w:rsidR="00217318" w:rsidRDefault="00217318" w:rsidP="00CA31F6"/>
    <w:p w14:paraId="623996B3" w14:textId="77777777" w:rsidR="00217318" w:rsidRDefault="00217318" w:rsidP="00CA31F6"/>
    <w:p w14:paraId="56573DBF" w14:textId="77777777" w:rsidR="00217318" w:rsidRDefault="00217318" w:rsidP="00CA31F6"/>
    <w:p w14:paraId="6BE8B7BA" w14:textId="77777777" w:rsidR="00217318" w:rsidRDefault="00217318" w:rsidP="00CA31F6"/>
    <w:p w14:paraId="59DD57A0" w14:textId="77777777" w:rsidR="00217318" w:rsidRDefault="00217318" w:rsidP="00CA31F6"/>
    <w:p w14:paraId="1B77751C" w14:textId="77777777" w:rsidR="00217318" w:rsidRDefault="00217318" w:rsidP="00CA31F6"/>
    <w:p w14:paraId="50D480CC" w14:textId="77777777" w:rsidR="00217318" w:rsidRDefault="00217318" w:rsidP="00CA31F6"/>
    <w:p w14:paraId="035DF2D9" w14:textId="77777777" w:rsidR="00217318" w:rsidRDefault="00217318" w:rsidP="00CA31F6"/>
    <w:p w14:paraId="463A0F0D" w14:textId="77777777" w:rsidR="00217318" w:rsidRDefault="00217318" w:rsidP="00CA31F6"/>
    <w:p w14:paraId="3C60439C" w14:textId="77777777" w:rsidR="00217318" w:rsidRDefault="00217318"/>
    <w:p w14:paraId="540E8200" w14:textId="77777777" w:rsidR="00217318" w:rsidRDefault="00217318"/>
    <w:p w14:paraId="4B9E1B08" w14:textId="77777777" w:rsidR="00217318" w:rsidRDefault="00217318" w:rsidP="00CE0E7B"/>
    <w:p w14:paraId="0B7FE45E" w14:textId="77777777" w:rsidR="00217318" w:rsidRDefault="00217318" w:rsidP="00CE0E7B"/>
    <w:p w14:paraId="44689130" w14:textId="77777777" w:rsidR="00217318" w:rsidRDefault="00217318" w:rsidP="00F06399"/>
  </w:endnote>
  <w:endnote w:type="continuationSeparator" w:id="0">
    <w:p w14:paraId="010EC5A7" w14:textId="77777777" w:rsidR="00217318" w:rsidRDefault="00217318" w:rsidP="00CA31F6">
      <w:r>
        <w:continuationSeparator/>
      </w:r>
    </w:p>
    <w:p w14:paraId="2EC14E24" w14:textId="77777777" w:rsidR="00217318" w:rsidRDefault="00217318" w:rsidP="00CA31F6"/>
    <w:p w14:paraId="48DF96F1" w14:textId="77777777" w:rsidR="00217318" w:rsidRDefault="00217318" w:rsidP="00CA31F6"/>
    <w:p w14:paraId="44AE750D" w14:textId="77777777" w:rsidR="00217318" w:rsidRDefault="00217318" w:rsidP="00CA31F6"/>
    <w:p w14:paraId="73CD5F9E" w14:textId="77777777" w:rsidR="00217318" w:rsidRDefault="00217318" w:rsidP="00CA31F6"/>
    <w:p w14:paraId="28DA1FD2" w14:textId="77777777" w:rsidR="00217318" w:rsidRDefault="00217318" w:rsidP="00CA31F6"/>
    <w:p w14:paraId="530372A9" w14:textId="77777777" w:rsidR="00217318" w:rsidRDefault="00217318" w:rsidP="00CA31F6"/>
    <w:p w14:paraId="4652A026" w14:textId="77777777" w:rsidR="00217318" w:rsidRDefault="00217318" w:rsidP="00CA31F6"/>
    <w:p w14:paraId="6AD6BB14" w14:textId="77777777" w:rsidR="00217318" w:rsidRDefault="00217318" w:rsidP="00CA31F6"/>
    <w:p w14:paraId="4AD3CFF9" w14:textId="77777777" w:rsidR="00217318" w:rsidRDefault="00217318" w:rsidP="00CA31F6"/>
    <w:p w14:paraId="3ADE57E7" w14:textId="77777777" w:rsidR="00217318" w:rsidRDefault="00217318" w:rsidP="00CA31F6"/>
    <w:p w14:paraId="7EDF0797" w14:textId="77777777" w:rsidR="00217318" w:rsidRDefault="00217318" w:rsidP="00CA31F6"/>
    <w:p w14:paraId="4D33216B" w14:textId="77777777" w:rsidR="00217318" w:rsidRDefault="00217318" w:rsidP="00CA31F6"/>
    <w:p w14:paraId="3D95DF90" w14:textId="77777777" w:rsidR="00217318" w:rsidRDefault="00217318" w:rsidP="00CA31F6"/>
    <w:p w14:paraId="39AE5B0C" w14:textId="77777777" w:rsidR="00217318" w:rsidRDefault="00217318" w:rsidP="00CA31F6"/>
    <w:p w14:paraId="70E7BCFD" w14:textId="77777777" w:rsidR="00217318" w:rsidRDefault="00217318" w:rsidP="00CA31F6"/>
    <w:p w14:paraId="054A29C1" w14:textId="77777777" w:rsidR="00217318" w:rsidRDefault="00217318" w:rsidP="00CA31F6"/>
    <w:p w14:paraId="09307DB3" w14:textId="77777777" w:rsidR="00217318" w:rsidRDefault="00217318" w:rsidP="00CA31F6"/>
    <w:p w14:paraId="2452F26D" w14:textId="77777777" w:rsidR="00217318" w:rsidRDefault="00217318" w:rsidP="00CA31F6"/>
    <w:p w14:paraId="1D2B147E" w14:textId="77777777" w:rsidR="00217318" w:rsidRDefault="00217318" w:rsidP="00CA31F6"/>
    <w:p w14:paraId="18BDF7E6" w14:textId="77777777" w:rsidR="00217318" w:rsidRDefault="00217318" w:rsidP="00CA31F6"/>
    <w:p w14:paraId="4ADBE907" w14:textId="77777777" w:rsidR="00217318" w:rsidRDefault="00217318" w:rsidP="00CA31F6"/>
    <w:p w14:paraId="71878D67" w14:textId="77777777" w:rsidR="00217318" w:rsidRDefault="00217318" w:rsidP="00CA31F6"/>
    <w:p w14:paraId="78489CC7" w14:textId="77777777" w:rsidR="00217318" w:rsidRDefault="00217318" w:rsidP="00CA31F6"/>
    <w:p w14:paraId="14B381F2" w14:textId="77777777" w:rsidR="00217318" w:rsidRDefault="00217318" w:rsidP="00CA31F6"/>
    <w:p w14:paraId="458CD9EF" w14:textId="77777777" w:rsidR="00217318" w:rsidRDefault="00217318" w:rsidP="00CA31F6"/>
    <w:p w14:paraId="4791886E" w14:textId="77777777" w:rsidR="00217318" w:rsidRDefault="00217318"/>
    <w:p w14:paraId="352BBF4D" w14:textId="77777777" w:rsidR="00217318" w:rsidRDefault="00217318"/>
    <w:p w14:paraId="6A56B08E" w14:textId="77777777" w:rsidR="00217318" w:rsidRDefault="00217318" w:rsidP="00CE0E7B"/>
    <w:p w14:paraId="1AC031A6" w14:textId="77777777" w:rsidR="00217318" w:rsidRDefault="00217318" w:rsidP="00CE0E7B"/>
    <w:p w14:paraId="5A3D5CA8" w14:textId="77777777" w:rsidR="00217318" w:rsidRDefault="00217318"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0B363D" w14:textId="77777777" w:rsidR="00217318" w:rsidRDefault="00217318" w:rsidP="00CA31F6">
      <w:r>
        <w:separator/>
      </w:r>
    </w:p>
    <w:p w14:paraId="5C2C9A80" w14:textId="77777777" w:rsidR="00217318" w:rsidRDefault="00217318" w:rsidP="00CA31F6"/>
    <w:p w14:paraId="36300042" w14:textId="77777777" w:rsidR="00217318" w:rsidRDefault="00217318" w:rsidP="00CA31F6"/>
    <w:p w14:paraId="6A86C30F" w14:textId="77777777" w:rsidR="00217318" w:rsidRDefault="00217318" w:rsidP="00CA31F6"/>
    <w:p w14:paraId="4EF6038B" w14:textId="77777777" w:rsidR="00217318" w:rsidRDefault="00217318" w:rsidP="00CA31F6"/>
    <w:p w14:paraId="4EF2D751" w14:textId="77777777" w:rsidR="00217318" w:rsidRDefault="00217318" w:rsidP="00CA31F6"/>
    <w:p w14:paraId="553B26E0" w14:textId="77777777" w:rsidR="00217318" w:rsidRDefault="00217318" w:rsidP="00CA31F6"/>
    <w:p w14:paraId="594F4128" w14:textId="77777777" w:rsidR="00217318" w:rsidRDefault="00217318" w:rsidP="00CA31F6"/>
    <w:p w14:paraId="508376F1" w14:textId="77777777" w:rsidR="00217318" w:rsidRDefault="00217318" w:rsidP="00CA31F6"/>
    <w:p w14:paraId="5E76EC77" w14:textId="77777777" w:rsidR="00217318" w:rsidRDefault="00217318" w:rsidP="00CA31F6"/>
    <w:p w14:paraId="135A872C" w14:textId="77777777" w:rsidR="00217318" w:rsidRDefault="00217318" w:rsidP="00CA31F6"/>
    <w:p w14:paraId="130052B7" w14:textId="77777777" w:rsidR="00217318" w:rsidRDefault="00217318" w:rsidP="00CA31F6"/>
    <w:p w14:paraId="0E720502" w14:textId="77777777" w:rsidR="00217318" w:rsidRDefault="00217318" w:rsidP="00CA31F6"/>
    <w:p w14:paraId="4736DEFD" w14:textId="77777777" w:rsidR="00217318" w:rsidRDefault="00217318" w:rsidP="00CA31F6"/>
    <w:p w14:paraId="1F1571C5" w14:textId="77777777" w:rsidR="00217318" w:rsidRDefault="00217318" w:rsidP="00CA31F6"/>
    <w:p w14:paraId="14BA4E96" w14:textId="77777777" w:rsidR="00217318" w:rsidRDefault="00217318" w:rsidP="00CA31F6"/>
    <w:p w14:paraId="4A6596ED" w14:textId="77777777" w:rsidR="00217318" w:rsidRDefault="00217318" w:rsidP="00CA31F6"/>
    <w:p w14:paraId="365BD20C" w14:textId="77777777" w:rsidR="00217318" w:rsidRDefault="00217318"/>
    <w:p w14:paraId="7B95E8ED" w14:textId="77777777" w:rsidR="00217318" w:rsidRDefault="00217318"/>
    <w:p w14:paraId="4115D2BE" w14:textId="77777777" w:rsidR="00217318" w:rsidRDefault="00217318" w:rsidP="00CE0E7B"/>
    <w:p w14:paraId="7D42AC98" w14:textId="77777777" w:rsidR="00217318" w:rsidRDefault="00217318" w:rsidP="00CE0E7B"/>
    <w:p w14:paraId="01E440CD" w14:textId="77777777" w:rsidR="00217318" w:rsidRDefault="00217318" w:rsidP="00F06399"/>
  </w:footnote>
  <w:footnote w:type="continuationSeparator" w:id="0">
    <w:p w14:paraId="2DC7BE80" w14:textId="77777777" w:rsidR="00217318" w:rsidRDefault="00217318" w:rsidP="00CA31F6">
      <w:r>
        <w:continuationSeparator/>
      </w:r>
    </w:p>
    <w:p w14:paraId="62E40C9D" w14:textId="77777777" w:rsidR="00217318" w:rsidRDefault="00217318" w:rsidP="00CA31F6"/>
    <w:p w14:paraId="61C4D440" w14:textId="77777777" w:rsidR="00217318" w:rsidRDefault="00217318" w:rsidP="00CA31F6"/>
    <w:p w14:paraId="570F86B2" w14:textId="77777777" w:rsidR="00217318" w:rsidRDefault="00217318" w:rsidP="00CA31F6"/>
    <w:p w14:paraId="09AF46A4" w14:textId="77777777" w:rsidR="00217318" w:rsidRDefault="00217318" w:rsidP="00CA31F6"/>
    <w:p w14:paraId="2435AB3E" w14:textId="77777777" w:rsidR="00217318" w:rsidRDefault="00217318" w:rsidP="00CA31F6"/>
    <w:p w14:paraId="39F71CB3" w14:textId="77777777" w:rsidR="00217318" w:rsidRDefault="00217318" w:rsidP="00CA31F6"/>
    <w:p w14:paraId="5814DB30" w14:textId="77777777" w:rsidR="00217318" w:rsidRDefault="00217318" w:rsidP="00CA31F6"/>
    <w:p w14:paraId="3329AA50" w14:textId="77777777" w:rsidR="00217318" w:rsidRDefault="00217318" w:rsidP="00CA31F6"/>
    <w:p w14:paraId="60778BCA" w14:textId="77777777" w:rsidR="00217318" w:rsidRDefault="00217318" w:rsidP="00CA31F6"/>
    <w:p w14:paraId="653A9E38" w14:textId="77777777" w:rsidR="00217318" w:rsidRDefault="00217318" w:rsidP="00CA31F6"/>
    <w:p w14:paraId="14D4C262" w14:textId="77777777" w:rsidR="00217318" w:rsidRDefault="00217318" w:rsidP="00CA31F6"/>
    <w:p w14:paraId="4131DCA1" w14:textId="77777777" w:rsidR="00217318" w:rsidRDefault="00217318" w:rsidP="00CA31F6"/>
    <w:p w14:paraId="30E9DAB7" w14:textId="77777777" w:rsidR="00217318" w:rsidRDefault="00217318" w:rsidP="00CA31F6"/>
    <w:p w14:paraId="16786A3C" w14:textId="77777777" w:rsidR="00217318" w:rsidRDefault="00217318" w:rsidP="00CA31F6"/>
    <w:p w14:paraId="24904BC7" w14:textId="77777777" w:rsidR="00217318" w:rsidRDefault="00217318" w:rsidP="00CA31F6"/>
    <w:p w14:paraId="4EB7CBD0" w14:textId="77777777" w:rsidR="00217318" w:rsidRDefault="00217318" w:rsidP="00CA31F6"/>
    <w:p w14:paraId="7C12BF14" w14:textId="77777777" w:rsidR="00217318" w:rsidRDefault="00217318" w:rsidP="00CA31F6"/>
    <w:p w14:paraId="76395E45" w14:textId="77777777" w:rsidR="00217318" w:rsidRDefault="00217318" w:rsidP="00CA31F6"/>
    <w:p w14:paraId="11E26E96" w14:textId="77777777" w:rsidR="00217318" w:rsidRDefault="00217318" w:rsidP="00CA31F6"/>
    <w:p w14:paraId="36B92B29" w14:textId="77777777" w:rsidR="00217318" w:rsidRDefault="00217318" w:rsidP="00CA31F6"/>
    <w:p w14:paraId="78B9A659" w14:textId="77777777" w:rsidR="00217318" w:rsidRDefault="00217318" w:rsidP="00CA31F6"/>
    <w:p w14:paraId="052F981A" w14:textId="77777777" w:rsidR="00217318" w:rsidRDefault="00217318" w:rsidP="00CA31F6"/>
    <w:p w14:paraId="0DEAC2FD" w14:textId="77777777" w:rsidR="00217318" w:rsidRDefault="00217318" w:rsidP="00CA31F6"/>
    <w:p w14:paraId="02471777" w14:textId="77777777" w:rsidR="00217318" w:rsidRDefault="00217318" w:rsidP="00CA31F6"/>
    <w:p w14:paraId="7C5BE281" w14:textId="77777777" w:rsidR="00217318" w:rsidRDefault="00217318" w:rsidP="00CA31F6"/>
    <w:p w14:paraId="6C0D6A7F" w14:textId="77777777" w:rsidR="00217318" w:rsidRDefault="00217318"/>
    <w:p w14:paraId="59BB6FD0" w14:textId="77777777" w:rsidR="00217318" w:rsidRDefault="00217318"/>
    <w:p w14:paraId="06BD6B23" w14:textId="77777777" w:rsidR="00217318" w:rsidRDefault="00217318" w:rsidP="00CE0E7B"/>
    <w:p w14:paraId="2BC3D8C3" w14:textId="77777777" w:rsidR="00217318" w:rsidRDefault="00217318" w:rsidP="00CE0E7B"/>
    <w:p w14:paraId="135F696A" w14:textId="77777777" w:rsidR="00217318" w:rsidRDefault="00217318"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17318"/>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271"/>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4E1B"/>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5</TotalTime>
  <Pages>61</Pages>
  <Words>18820</Words>
  <Characters>101628</Characters>
  <Application>Microsoft Office Word</Application>
  <DocSecurity>0</DocSecurity>
  <Lines>846</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020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03</cp:revision>
  <cp:lastPrinted>2003-10-22T01:33:00Z</cp:lastPrinted>
  <dcterms:created xsi:type="dcterms:W3CDTF">2020-07-01T22:52:00Z</dcterms:created>
  <dcterms:modified xsi:type="dcterms:W3CDTF">2020-10-19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